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B4763" w:rsidRDefault="000B4763">
                            <w:pPr>
                              <w:pStyle w:val="Frontpagetext"/>
                              <w:rPr>
                                <w:sz w:val="28"/>
                                <w:szCs w:val="28"/>
                              </w:rPr>
                            </w:pPr>
                            <w:r>
                              <w:rPr>
                                <w:sz w:val="28"/>
                                <w:szCs w:val="28"/>
                              </w:rPr>
                              <w:t xml:space="preserve">Institutionen för data- </w:t>
                            </w:r>
                            <w:r>
                              <w:rPr>
                                <w:sz w:val="28"/>
                                <w:szCs w:val="28"/>
                              </w:rPr>
                              <w:br/>
                              <w:t>och systemvetenskap</w:t>
                            </w:r>
                          </w:p>
                          <w:p w14:paraId="0DD0DA7D" w14:textId="77777777" w:rsidR="000B4763" w:rsidRDefault="000B4763">
                            <w:pPr>
                              <w:pStyle w:val="TextBox"/>
                            </w:pPr>
                            <w:r>
                              <w:t xml:space="preserve">Examensarbete 15 </w:t>
                            </w:r>
                            <w:proofErr w:type="spellStart"/>
                            <w:r>
                              <w:t>hp</w:t>
                            </w:r>
                            <w:proofErr w:type="spellEnd"/>
                          </w:p>
                          <w:p w14:paraId="205AAAC7" w14:textId="77777777" w:rsidR="000B4763" w:rsidRDefault="000B4763">
                            <w:pPr>
                              <w:pStyle w:val="TextBox"/>
                            </w:pPr>
                            <w:r>
                              <w:t>Data- och systemvetenskap</w:t>
                            </w:r>
                          </w:p>
                          <w:p w14:paraId="51566511" w14:textId="77777777" w:rsidR="000B4763" w:rsidRDefault="000B4763">
                            <w:pPr>
                              <w:pStyle w:val="Textruta"/>
                            </w:pPr>
                            <w:r>
                              <w:t xml:space="preserve">Kurs- eller utbildningsprogram (180 </w:t>
                            </w:r>
                            <w:proofErr w:type="spellStart"/>
                            <w:r>
                              <w:t>hp</w:t>
                            </w:r>
                            <w:proofErr w:type="spellEnd"/>
                            <w:r>
                              <w:t xml:space="preserve">) </w:t>
                            </w:r>
                          </w:p>
                          <w:p w14:paraId="7A700FAB" w14:textId="05793D08" w:rsidR="000B4763" w:rsidRDefault="000B4763">
                            <w:pPr>
                              <w:pStyle w:val="Textruta"/>
                            </w:pPr>
                            <w:r>
                              <w:t>Höstterminen 2018</w:t>
                            </w:r>
                          </w:p>
                          <w:p w14:paraId="381612CD" w14:textId="77777777" w:rsidR="000B4763" w:rsidRDefault="000B4763">
                            <w:pPr>
                              <w:pStyle w:val="Textruta"/>
                            </w:pPr>
                            <w:r>
                              <w:t>Handledare: Robert Ramberg</w:t>
                            </w:r>
                          </w:p>
                          <w:p w14:paraId="41DC09BB" w14:textId="65C456F9" w:rsidR="000B4763" w:rsidRDefault="000B4763">
                            <w:pPr>
                              <w:pStyle w:val="Textruta"/>
                            </w:pPr>
                            <w:r>
                              <w:t xml:space="preserve">Granskare: </w:t>
                            </w:r>
                          </w:p>
                          <w:p w14:paraId="316E1ACF" w14:textId="77777777" w:rsidR="000B4763" w:rsidRPr="00EE4EEC" w:rsidRDefault="000B476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B4763" w:rsidRDefault="000B476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B4763" w:rsidRDefault="000B4763">
                      <w:pPr>
                        <w:pStyle w:val="Frontpagetext"/>
                        <w:rPr>
                          <w:sz w:val="28"/>
                          <w:szCs w:val="28"/>
                        </w:rPr>
                      </w:pPr>
                      <w:r>
                        <w:rPr>
                          <w:sz w:val="28"/>
                          <w:szCs w:val="28"/>
                        </w:rPr>
                        <w:t xml:space="preserve">Institutionen för data- </w:t>
                      </w:r>
                      <w:r>
                        <w:rPr>
                          <w:sz w:val="28"/>
                          <w:szCs w:val="28"/>
                        </w:rPr>
                        <w:br/>
                        <w:t>och systemvetenskap</w:t>
                      </w:r>
                    </w:p>
                    <w:p w14:paraId="0DD0DA7D" w14:textId="77777777" w:rsidR="000B4763" w:rsidRDefault="000B4763">
                      <w:pPr>
                        <w:pStyle w:val="TextBox"/>
                      </w:pPr>
                      <w:r>
                        <w:t xml:space="preserve">Examensarbete 15 </w:t>
                      </w:r>
                      <w:proofErr w:type="spellStart"/>
                      <w:r>
                        <w:t>hp</w:t>
                      </w:r>
                      <w:proofErr w:type="spellEnd"/>
                    </w:p>
                    <w:p w14:paraId="205AAAC7" w14:textId="77777777" w:rsidR="000B4763" w:rsidRDefault="000B4763">
                      <w:pPr>
                        <w:pStyle w:val="TextBox"/>
                      </w:pPr>
                      <w:r>
                        <w:t>Data- och systemvetenskap</w:t>
                      </w:r>
                    </w:p>
                    <w:p w14:paraId="51566511" w14:textId="77777777" w:rsidR="000B4763" w:rsidRDefault="000B4763">
                      <w:pPr>
                        <w:pStyle w:val="Textruta"/>
                      </w:pPr>
                      <w:r>
                        <w:t xml:space="preserve">Kurs- eller utbildningsprogram (180 </w:t>
                      </w:r>
                      <w:proofErr w:type="spellStart"/>
                      <w:r>
                        <w:t>hp</w:t>
                      </w:r>
                      <w:proofErr w:type="spellEnd"/>
                      <w:r>
                        <w:t xml:space="preserve">) </w:t>
                      </w:r>
                    </w:p>
                    <w:p w14:paraId="7A700FAB" w14:textId="05793D08" w:rsidR="000B4763" w:rsidRDefault="000B4763">
                      <w:pPr>
                        <w:pStyle w:val="Textruta"/>
                      </w:pPr>
                      <w:r>
                        <w:t>Höstterminen 2018</w:t>
                      </w:r>
                    </w:p>
                    <w:p w14:paraId="381612CD" w14:textId="77777777" w:rsidR="000B4763" w:rsidRDefault="000B4763">
                      <w:pPr>
                        <w:pStyle w:val="Textruta"/>
                      </w:pPr>
                      <w:r>
                        <w:t>Handledare: Robert Ramberg</w:t>
                      </w:r>
                    </w:p>
                    <w:p w14:paraId="41DC09BB" w14:textId="65C456F9" w:rsidR="000B4763" w:rsidRDefault="000B4763">
                      <w:pPr>
                        <w:pStyle w:val="Textruta"/>
                      </w:pPr>
                      <w:r>
                        <w:t xml:space="preserve">Granskare: </w:t>
                      </w:r>
                    </w:p>
                    <w:p w14:paraId="316E1ACF" w14:textId="77777777" w:rsidR="000B4763" w:rsidRPr="00EE4EEC" w:rsidRDefault="000B476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B4763" w:rsidRDefault="000B4763">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4C60F547"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74749A24" w14:textId="2F2CC16D" w:rsidR="00A901F0"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0B4763">
        <w:t>. Därefter sker en för</w:t>
      </w:r>
      <w:r w:rsidR="004A5707">
        <w:t xml:space="preserve"> jämföra</w:t>
      </w:r>
      <w:r w:rsidR="000B4763">
        <w:t>nde</w:t>
      </w:r>
      <w:r w:rsidR="004A5707">
        <w:t xml:space="preserve"> inlärning av </w:t>
      </w:r>
      <w:r w:rsidR="00652AE0">
        <w:t xml:space="preserve">dessa </w:t>
      </w:r>
      <w:r w:rsidR="004A5707">
        <w:t xml:space="preserve">studenter mot en kontrollgrupp. </w:t>
      </w:r>
    </w:p>
    <w:p w14:paraId="181FE11B" w14:textId="77777777" w:rsidR="00A901F0" w:rsidRDefault="00A901F0" w:rsidP="00CA1731">
      <w:pPr>
        <w:spacing w:line="480" w:lineRule="auto"/>
        <w:jc w:val="both"/>
      </w:pPr>
    </w:p>
    <w:p w14:paraId="1345E15A" w14:textId="77777777" w:rsidR="000B4763" w:rsidRDefault="004A5707" w:rsidP="00CA1731">
      <w:pPr>
        <w:spacing w:line="480" w:lineRule="auto"/>
        <w:jc w:val="both"/>
      </w:pPr>
      <w:r>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p>
    <w:p w14:paraId="716EE319" w14:textId="77777777" w:rsidR="000B4763" w:rsidRDefault="000B4763" w:rsidP="00CA1731">
      <w:pPr>
        <w:spacing w:line="480" w:lineRule="auto"/>
        <w:jc w:val="both"/>
      </w:pPr>
    </w:p>
    <w:p w14:paraId="59212457" w14:textId="56735E4F" w:rsidR="00984248" w:rsidRPr="00F90644" w:rsidRDefault="00850895" w:rsidP="00CA1731">
      <w:pPr>
        <w:spacing w:line="480" w:lineRule="auto"/>
        <w:jc w:val="both"/>
      </w:pPr>
      <w:r>
        <w:t xml:space="preserve">Det finns </w:t>
      </w:r>
      <w:r w:rsidR="009D7B5B">
        <w:t xml:space="preserve">ett flertal </w:t>
      </w:r>
      <w:r>
        <w:t xml:space="preserve">pedagogiska modeller som används inom e-lärandet och hjälper ELF att utnyttja sina kunskaper och redskap </w:t>
      </w:r>
      <w:r w:rsidR="000B4763">
        <w:t>i syfte</w:t>
      </w:r>
      <w:r>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t xml:space="preserve">. </w:t>
      </w:r>
      <w:r w:rsidR="00D74144">
        <w:t>I ELF kan p</w:t>
      </w:r>
      <w:r>
        <w:t xml:space="preserve">edagogiska modeller </w:t>
      </w:r>
      <w:r w:rsidR="00063F85">
        <w:t>ofta vara</w:t>
      </w:r>
      <w:r>
        <w:t xml:space="preserve"> användbara </w:t>
      </w:r>
      <w:r w:rsidR="00063F85">
        <w:t>eftersom de</w:t>
      </w:r>
      <w:r>
        <w:t xml:space="preserve"> </w:t>
      </w:r>
      <w:r w:rsidR="000B4763">
        <w:t xml:space="preserve">både </w:t>
      </w:r>
      <w:r>
        <w:t>strukturera</w:t>
      </w:r>
      <w:r w:rsidR="00063F85">
        <w:t>r</w:t>
      </w:r>
      <w:r>
        <w:t xml:space="preserve"> kursinnehållet och </w:t>
      </w:r>
      <w:r w:rsidR="00384E49">
        <w:t xml:space="preserve">bidrar </w:t>
      </w:r>
      <w:r w:rsidR="000B4763">
        <w:t xml:space="preserve">till </w:t>
      </w:r>
      <w:r w:rsidR="00384E49">
        <w:t xml:space="preserve">att studenten utbildar sig efter deras kognitiva förståelse. </w:t>
      </w:r>
      <w:r>
        <w:t xml:space="preserve">Det kan likaså </w:t>
      </w:r>
      <w:r w:rsidR="0074784D">
        <w:t>underlätta</w:t>
      </w:r>
      <w:r>
        <w:t xml:space="preserve"> ELF</w:t>
      </w:r>
      <w:r w:rsidR="00C51B02">
        <w:t>’</w:t>
      </w:r>
      <w:r w:rsidR="0074784D">
        <w:t>s</w:t>
      </w:r>
      <w:r w:rsidR="00411F1C">
        <w:t xml:space="preserve"> möjlighet</w:t>
      </w:r>
      <w:r>
        <w:t xml:space="preserve"> att kunna bedöma utefter hur pedagogiken</w:t>
      </w:r>
      <w:r w:rsidR="00384E49">
        <w:t xml:space="preserve"> tillhandahålls i sina e-kurser</w:t>
      </w:r>
      <w:r>
        <w:t>. Det har uppvisat</w:t>
      </w:r>
      <w:r w:rsidR="0074784D">
        <w:t>s</w:t>
      </w:r>
      <w:r>
        <w:t xml:space="preserve"> att majoriteten av e-kurser inte har tillräckligt</w:t>
      </w:r>
      <w:r w:rsidR="000B4763">
        <w:t xml:space="preserve"> med pedagogisk bakgrund och</w:t>
      </w:r>
      <w:r>
        <w:t xml:space="preserve"> därmed </w:t>
      </w:r>
      <w:r w:rsidR="000B4763">
        <w:t xml:space="preserve">har </w:t>
      </w:r>
      <w:r>
        <w:t xml:space="preserve">orsakat grova </w:t>
      </w:r>
      <w:r>
        <w:lastRenderedPageBreak/>
        <w:t>brister i lär</w:t>
      </w:r>
      <w:r w:rsidR="00335B04">
        <w:t xml:space="preserve">andestrategier, kursinnehållet, delkursens tid och takt, gränssnittdesignen, och uppnåendet av </w:t>
      </w:r>
      <w:r w:rsidR="000B4763">
        <w:t>tillfredsställande</w:t>
      </w:r>
      <w:r w:rsidR="00335B04">
        <w:t xml:space="preserve">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45095B41"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bookmarkStart w:id="4" w:name="_GoBack"/>
      <w:bookmarkEnd w:id="4"/>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w:t>
      </w:r>
      <w:r w:rsidR="00850895">
        <w:lastRenderedPageBreak/>
        <w:t>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5" w:name="_Toc391456180"/>
      <w:bookmarkStart w:id="6"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3EC0EA8E" w14:textId="25CB1289"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E83E99">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w:t>
      </w:r>
      <w:r w:rsidR="00C82DDB" w:rsidRPr="00C82DDB">
        <w:rPr>
          <w:lang w:eastAsia="sv-SE"/>
        </w:rPr>
        <w:lastRenderedPageBreak/>
        <w:t>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3E463699"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lastRenderedPageBreak/>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 xml:space="preserve">att </w:t>
      </w:r>
      <w:r w:rsidR="00796E42">
        <w:lastRenderedPageBreak/>
        <w:t>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ssociativa perspektivet ger den 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B4763" w:rsidRDefault="000B4763">
      <w:r>
        <w:separator/>
      </w:r>
    </w:p>
  </w:endnote>
  <w:endnote w:type="continuationSeparator" w:id="0">
    <w:p w14:paraId="4F768654" w14:textId="77777777" w:rsidR="000B4763" w:rsidRDefault="000B4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B4763" w:rsidRDefault="000B476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B4763" w:rsidRDefault="000B476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B4763" w:rsidRDefault="000B4763">
        <w:pPr>
          <w:pStyle w:val="Footer1"/>
          <w:jc w:val="center"/>
        </w:pPr>
        <w:r>
          <w:fldChar w:fldCharType="begin"/>
        </w:r>
        <w:r>
          <w:instrText>PAGE</w:instrText>
        </w:r>
        <w:r>
          <w:fldChar w:fldCharType="separate"/>
        </w:r>
        <w:r w:rsidR="00FE4F32">
          <w:rPr>
            <w:noProof/>
          </w:rPr>
          <w:t>1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B4763" w:rsidRDefault="000B4763">
        <w:pPr>
          <w:pStyle w:val="Footer1"/>
          <w:jc w:val="center"/>
        </w:pPr>
        <w:r>
          <w:fldChar w:fldCharType="begin"/>
        </w:r>
        <w:r>
          <w:instrText>PAGE</w:instrText>
        </w:r>
        <w:r>
          <w:fldChar w:fldCharType="separate"/>
        </w:r>
        <w:r w:rsidR="00FE4F3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B4763" w:rsidRDefault="000B4763">
      <w:r>
        <w:separator/>
      </w:r>
    </w:p>
  </w:footnote>
  <w:footnote w:type="continuationSeparator" w:id="0">
    <w:p w14:paraId="71DB8F98" w14:textId="77777777" w:rsidR="000B4763" w:rsidRDefault="000B4763">
      <w:r>
        <w:continuationSeparator/>
      </w:r>
    </w:p>
  </w:footnote>
  <w:footnote w:id="1">
    <w:p w14:paraId="5824ECF3" w14:textId="4B98B15A" w:rsidR="000B4763" w:rsidRPr="005D1A1C" w:rsidRDefault="000B476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B4763" w:rsidRPr="005D1A1C" w:rsidRDefault="000B476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B4763" w:rsidRPr="005D1A1C" w:rsidRDefault="000B476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B4763" w:rsidRPr="005D1A1C" w:rsidRDefault="000B476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B4763" w:rsidRPr="005D1A1C" w:rsidRDefault="000B476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B4763" w:rsidRDefault="000B4763"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6B80"/>
    <w:rsid w:val="00257CB5"/>
    <w:rsid w:val="00257DD5"/>
    <w:rsid w:val="00262ADC"/>
    <w:rsid w:val="00265FDF"/>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A945265-8893-1948-BD41-02AEBD0F4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4</Pages>
  <Words>11504</Words>
  <Characters>60972</Characters>
  <Application>Microsoft Macintosh Word</Application>
  <DocSecurity>0</DocSecurity>
  <Lines>508</Lines>
  <Paragraphs>144</Paragraphs>
  <ScaleCrop>false</ScaleCrop>
  <Company>Stockholms universitetsbibliotek</Company>
  <LinksUpToDate>false</LinksUpToDate>
  <CharactersWithSpaces>72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0</cp:revision>
  <cp:lastPrinted>2018-10-21T11:32:00Z</cp:lastPrinted>
  <dcterms:created xsi:type="dcterms:W3CDTF">2018-10-21T11:32:00Z</dcterms:created>
  <dcterms:modified xsi:type="dcterms:W3CDTF">2018-10-30T09: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